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schema":"https://github.com/citation-style-language/schema/raw/master/csl-citation.json","citationID":"00000001","citationItems":[{"prefix":"","suffix":", 1365b","uris":["http://zotero.org/users/8230813/items/Q7EFUP4F"],"itemData":{"event-place":"New York, NY, USA","editor":[{"family":"Kennedy","given":"George Alexander"}],"source":"Library of Congress ISBN","citation-key":"Aristotle2006RhetoricTheory","type":"book","note":"OCLC: ocm62282427","title-short":"On rhetoric","number-of-pages":"337","id":"Aristotle2006RhetoricTheory","author":[{"literal":"Aristotle"}],"edition":"2","translator":[{"family":"Kennedy","given":"George Alexander"}],"title":"On rhetoric: a theory of civic discourse","ISBN":"978-0-19-530509-8","original-date":{"literal":"circa 323 B.C.E."},"language":"en","issued":{"date-parts":[[2006,6]]},"call-number":"PN173.A7 K46 2007","publisher":"Oxford University Press","publisher-place":"New York, NY, USA"},"uri":["http://zotero.org/users/8230813/items/Q7EFUP4F"],"label":"page","suppress-author":true,"id":102,"locator":""}],"properties":{"formattedCitation":"[-@Aristotle2006RhetoricTheory{}, 1365b]","noteIndex":0}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schema":"https://github.com/citation-style-language/schema/raw/master/csl-citation.json","citationID":"00000002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esp. chapters 1 and 6","id":103,"uri":["http://zotero.org/users/8230813/items/5BWAZGDU"]}],"properties":{"formattedCitation":"[@Billig1991IdeologyOpinions, esp. chapters 1 and 6]","noteIndex":0}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3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one suffix after comma","id":103,"uri":["http://zotero.org/users/8230813/items/5BWAZGDU"]}],"properties":{"formattedCitation":"[@Billig1991IdeologyOpinions, one suffix after comma]","noteIndex":0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4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 suffix without comma","id":103,"locator":"2"}],"properties":{"formattedCitation":"[@Billig1991IdeologyOpinions 2 suffix without comma]","noteIndex":0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5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suffix after comma with number","id":103,"locator":"3"}],"properties":{"formattedCitation":"[@Billig1991IdeologyOpinions, 3 suffix after comma with number]","noteIndex":0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6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iv wordAfterRoman","id":103,"uri":["http://zotero.org/users/8230813/items/5BWAZGDU"]}],"properties":{"formattedCitation":"[@Billig1991IdeologyOpinions, iv wordAfterRoman]","noteIndex":0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7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one","id":103,"uri":["http://zotero.org/users/8230813/items/5BWAZGDU"]}],"properties":{"formattedCitation":"[@Billig1991IdeologyOpinions, one]","noteIndex":0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8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","id":103,"locator":" vi"}],"properties":{"formattedCitation":"[@Billig1991IdeologyOpinions, p. vi]","noteIndex":0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09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 a seventh case without comma","id":103,"uri":["http://zotero.org/users/8230813/items/5BWAZGDU"]}],"properties":{"formattedCitation":"[@Billig1991IdeologyOpinions a seventh case without comma]","noteIndex":0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0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, with a suffix","id":103,"locator":"ii, A, D-Z"}],"properties":{"formattedCitation":"[@Billig1991IdeologyOpinions{ii, A, D-Z}, with a suffix]","noteIndex":0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1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with suffix here","id":103,"locator":" iv, vi-xi, (xv)-(xvii)"}],"properties":{"formattedCitation":"[@Billig1991IdeologyOpinions, {pp. iv, vi-xi, (xv)-(xvii)} with suffix here]","noteIndex":0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2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, 99 years later","id":103,"locator":""}],"properties":{"formattedCitation":"[@Billig1991IdeologyOpinions{}, 99 years later]","noteIndex":0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3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one suffix after comma","id":103,"uri":["http://zotero.org/users/8230813/items/5BWAZGDU"]}],"properties":{"formattedCitation":"[@Billig1991IdeologyOpinions, one suffix after comma]","noteIndex":0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4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 suffix without comma","id":103,"locator":"2"}],"properties":{"formattedCitation":"[@Billig1991IdeologyOpinions 2 suffix without comma]","noteIndex":0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5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suffix after comma with number","id":103,"locator":"3"}],"properties":{"formattedCitation":"[@Billig1991IdeologyOpinions, 3 suffix after comma with number]","noteIndex":0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6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iv wordAfterRoman","id":103,"uri":["http://zotero.org/users/8230813/items/5BWAZGDU"]}],"properties":{"formattedCitation":"[@Billig1991IdeologyOpinions, iv wordAfterRoman]","noteIndex":0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7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, one","id":103,"uri":["http://zotero.org/users/8230813/items/5BWAZGDU"]}],"properties":{"formattedCitation":"[@Billig1991IdeologyOpinions, one]","noteIndex":0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8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","id":103,"locator":" vi"}],"properties":{"formattedCitation":"[@Billig1991IdeologyOpinions, p. vi]","noteIndex":0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19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suffix":" a seventh case without comma","id":103,"uri":["http://zotero.org/users/8230813/items/5BWAZGDU"]}],"properties":{"formattedCitation":"[@Billig1991IdeologyOpinions a seventh case without comma]","noteIndex":0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20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, with a suffix","id":103,"locator":"ii, A, D-Z"}],"properties":{"formattedCitation":"[@Billig1991IdeologyOpinions{ii, A, D-Z}, with a suffix]","noteIndex":0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21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 with suffix here","id":103,"locator":" iv, vi-xi, (xv)-(xvii)"}],"properties":{"formattedCitation":"[@Billig1991IdeologyOpinions, {pp. iv, vi-xi, (xv)-(xvii)} with suffix here]","noteIndex":0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citationID":"00000022","citationItems":[{"prefix":"","uris":["http://zotero.org/users/8230813/items/5BWAZGDU"],"itemData":{"language":"en","event-place":"London, England","title":"Ideology and opinions: studies in rhetorical psychology","citation-key":"Billig1991IdeologyOpinions","publisher-place":"London, England","type":"book","note":"MAG ID: 386349523","title-short":"Ideology and opinions","ISBN":"978-0-8039-8332-8","publisher":"Sage Publications","author":[{"family":"Billig","given":"Michael"}],"number-of-pages":"216","collection-title":"Loughborough studies in communication and discourse","id":"Billig1991IdeologyOpinions","issued":{"date-parts":[[1991]]}},"uri":["http://zotero.org/users/8230813/items/5BWAZGDU"],"label":"page","suffix":", 99 years later","id":103,"locator":""}],"properties":{"formattedCitation":"[@Billig1991IdeologyOpinions{}, 99 years later]","noteIndex":0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7T21:16:14Z</dcterms:created>
  <dcterms:modified xsi:type="dcterms:W3CDTF">2023-11-27T21:16:14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